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F03DD8" w14:textId="686A50F4" w:rsidR="004D07C7" w:rsidRDefault="00BB3842" w:rsidP="0088413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BB3842">
        <w:rPr>
          <w:rFonts w:ascii="Times New Roman" w:hAnsi="Times New Roman" w:cs="Times New Roman"/>
          <w:b/>
          <w:bCs/>
          <w:sz w:val="24"/>
          <w:szCs w:val="24"/>
          <w:lang w:val="id-ID"/>
        </w:rPr>
        <w:t>DAFTAR PUSTAKA</w:t>
      </w:r>
    </w:p>
    <w:p w14:paraId="7B875C0E" w14:textId="77777777" w:rsidR="00B25F8F" w:rsidRDefault="00B25F8F" w:rsidP="0088413D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bookmarkStart w:id="0" w:name="_Hlk190899132"/>
    <w:p w14:paraId="34F0956C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bookmarkStart w:id="1" w:name="_Hlk190898734"/>
      <w:r>
        <w:rPr>
          <w:rFonts w:ascii="Times New Roman" w:hAnsi="Times New Roman" w:cs="Times New Roman"/>
          <w:noProof/>
          <w:kern w:val="0"/>
          <w:sz w:val="24"/>
          <w:szCs w:val="24"/>
        </w:rPr>
        <w:t>D</w:t>
      </w:r>
      <w:r w:rsidRPr="00B95B20">
        <w:rPr>
          <w:rFonts w:ascii="Times New Roman" w:hAnsi="Times New Roman" w:cs="Times New Roman"/>
          <w:noProof/>
          <w:kern w:val="0"/>
          <w:sz w:val="24"/>
          <w:szCs w:val="24"/>
          <w:shd w:val="pct15" w:color="auto" w:fill="FFFFFF"/>
        </w:rPr>
        <w:t xml:space="preserve">ea 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iski kalena putri,  sudiarto roni purnomo. (2018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ruh penerapan teknik komunikasi terapiutik dalam memandirikan klien defisit perawatan diri mandi dan berhias</w:t>
      </w:r>
      <w:bookmarkEnd w:id="1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0CA1305F" w14:textId="07063AF2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2" w:name="_Hlk190898753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na, </w:t>
      </w:r>
      <w:r w:rsidR="003919C5">
        <w:rPr>
          <w:rFonts w:ascii="Times New Roman" w:hAnsi="Times New Roman" w:cs="Times New Roman"/>
          <w:noProof/>
          <w:kern w:val="0"/>
          <w:sz w:val="24"/>
          <w:szCs w:val="24"/>
        </w:rPr>
        <w:t>dkk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2024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unga rampai lansia dan permasalahannya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 (ed.)). PT MEDIA PUSTAKA INDO</w:t>
      </w:r>
      <w:bookmarkEnd w:id="2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1EC961B7" w14:textId="1786DF64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3" w:name="_Hlk190898772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Dwilaksono, D., Fau, T. E., Siahaan, S. E.,</w:t>
      </w:r>
      <w:r w:rsidR="003919C5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dkk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2023). Faktor-Faktor yang Berhubungan dengan Terjadinya Stroke Iskemik pada Penderita Rawat Inap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elitian Perawat Profesional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2), 449–458. https://doi.org/10.37287/jppp.v5i2.1433</w:t>
      </w:r>
    </w:p>
    <w:bookmarkEnd w:id="3"/>
    <w:p w14:paraId="2EB65B9C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H</w:t>
      </w:r>
      <w:bookmarkStart w:id="4" w:name="_Hlk190898828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tagalung, M. siregar. (2019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ANDUAN LENGKAP STROKE mencegah, mengobati, dan menyebuhkan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Q. A. Abata (ed.); 1st ed.). nusa media.</w:t>
      </w:r>
    </w:p>
    <w:p w14:paraId="24E53701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5" w:name="_Hlk190898859"/>
      <w:bookmarkEnd w:id="4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ndriani, B., Fitri, N., &amp; Utami, I. T. (2021). Pengaruh Penerapan Aktivitas Mandiri : Kebersihan Diri Terhadap Kemandirian Pasien Defisit Perawatan Diri Di Ruang Kutilang Rsj Daerah Provinsi Lampung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Cendikia Muda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September), 382–389.</w:t>
      </w:r>
    </w:p>
    <w:bookmarkEnd w:id="5"/>
    <w:p w14:paraId="087BF835" w14:textId="50C041B8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J</w:t>
      </w:r>
      <w:bookmarkStart w:id="6" w:name="_Hlk190898875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naidi,  iskandar. (2011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roke waspada ancamannya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Westrininggsih (ed.)). C.V ANDI OFFSET.</w:t>
      </w:r>
    </w:p>
    <w:p w14:paraId="16EDD0BD" w14:textId="2F527CCF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7" w:name="_Hlk190898914"/>
      <w:bookmarkEnd w:id="6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ing, </w:t>
      </w:r>
      <w:r w:rsidR="008D31AF">
        <w:rPr>
          <w:rFonts w:ascii="Times New Roman" w:hAnsi="Times New Roman" w:cs="Times New Roman"/>
          <w:noProof/>
          <w:kern w:val="0"/>
          <w:sz w:val="24"/>
          <w:szCs w:val="24"/>
        </w:rPr>
        <w:t>dkk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2023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uku ajaran keperawatan dasar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P. I. Dryaswanti (ed.)). PT. senopedia publishing indonesia.</w:t>
      </w:r>
      <w:bookmarkEnd w:id="7"/>
    </w:p>
    <w:p w14:paraId="22704FD9" w14:textId="172D9635" w:rsidR="00B95B20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M</w:t>
      </w:r>
      <w:bookmarkStart w:id="8" w:name="_Hlk190898930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IA, I. (2021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suhan keperawatan diabetes melitus dan asuhan keperawatan stroke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. CV BUDI UTAMA.</w:t>
      </w:r>
      <w:bookmarkEnd w:id="8"/>
    </w:p>
    <w:p w14:paraId="54C93B81" w14:textId="4B8E055B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9" w:name="_Hlk190898980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bila, N., Utomo, W., &amp; Hasneli, Y. (2024). Hubungan Dukungan Keluarga Dengan Kebersihan Diri Pada Pasien Pasca Stroke: Literature Review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Medika Utama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2), 3816–3831. https://jurnalmedikahutama.com/index.php/JMH/article/view/692</w:t>
      </w:r>
    </w:p>
    <w:p w14:paraId="46FCA964" w14:textId="42F46ECB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10" w:name="_Hlk190898993"/>
      <w:bookmarkEnd w:id="9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sri Kusyani, M.Kep, ns bayu akbar khayudin, M, K. (2022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asuhan </w:t>
      </w:r>
      <w:r w:rsidRPr="00C02C23">
        <w:rPr>
          <w:rFonts w:ascii="Times New Roman" w:hAnsi="Times New Roman" w:cs="Times New Roman"/>
          <w:i/>
          <w:iCs/>
          <w:noProof/>
          <w:color w:val="0D0D0D" w:themeColor="text1" w:themeTint="F2"/>
          <w:kern w:val="0"/>
          <w:sz w:val="24"/>
          <w:szCs w:val="24"/>
        </w:rPr>
        <w:t>keperawatan stroke untuk mahasiswa dan perawat profesional</w:t>
      </w:r>
      <w:r w:rsidRPr="00C02C23">
        <w:rPr>
          <w:rFonts w:ascii="Times New Roman" w:hAnsi="Times New Roman" w:cs="Times New Roman"/>
          <w:noProof/>
          <w:color w:val="0D0D0D" w:themeColor="text1" w:themeTint="F2"/>
          <w:kern w:val="0"/>
          <w:sz w:val="24"/>
          <w:szCs w:val="24"/>
        </w:rPr>
        <w:t xml:space="preserve"> (Guepedia/Br (ed.)).</w:t>
      </w:r>
    </w:p>
    <w:p w14:paraId="65FB3FE3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11" w:name="_Hlk190899009"/>
      <w:bookmarkEnd w:id="10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hidayat, S., Andarmoyo, S., &amp; Widiyati, W. (2021). Tingkat Ketergantungan Activity Daily Living (Adl) Pada Pasien Stroke (Iskemik Dan Hemoragik) Berdasarkan Indeks Barthel Di Rsud Dr. Harjono S. Ponorogo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esehatan Mesencephalon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1). https://doi.org/10.36053/mesencephalon.v7i1.271</w:t>
      </w:r>
      <w:bookmarkEnd w:id="11"/>
    </w:p>
    <w:p w14:paraId="72CECA25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P</w:t>
      </w:r>
      <w:bookmarkStart w:id="12" w:name="_Hlk190899026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ongantung, H. Y., &amp; Rosdewi. (2022). Stress Dan Fungsi Kognitif Terhadap Kemandirian Melakukan Adl Pasien Setelah Stroke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atson Journal of Nursing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1), 9–16. https://e-journal.stikesgunungmaria.ac.id/index.php/wjn/article/view/7</w:t>
      </w:r>
    </w:p>
    <w:bookmarkEnd w:id="12"/>
    <w:p w14:paraId="022DCFC0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t>P</w:t>
      </w:r>
      <w:bookmarkStart w:id="13" w:name="_Hlk190899040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tri maharani sutejo, uswatun hasanah,  nia risa dewi. (2023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penerapan rom spherical grip terhadap kekuatan otot ekstermitas atas pada pasien stroke di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lastRenderedPageBreak/>
        <w:t>ruang syaraf rsud jend ahmad yani metro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287B837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bookmarkStart w:id="14" w:name="_Hlk190899074"/>
      <w:bookmarkEnd w:id="13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fiudin, M. A., Utami, I. T., &amp; Fitri, N. L. (2024). Penerapan Range Of Motion (ROM) Aktif Cylindrical Grip Terhadap Kekuatan Otot Pasien Stroke Non Hemoragik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endikia Muda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3), 10.</w:t>
      </w:r>
    </w:p>
    <w:bookmarkEnd w:id="14"/>
    <w:p w14:paraId="1BB2EA0E" w14:textId="77777777" w:rsidR="0058786E" w:rsidRPr="002E6FCF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S</w:t>
      </w:r>
      <w:bookmarkStart w:id="15" w:name="_Hlk190899094"/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giharti, N., Rohita, T., Rosdiana, N., &amp; Nurkholik, D. (2020). Hubungan Dukungan Keluarga Dengan Tingkat Kemandirian Dalam Self Care (Perawatan Diri) Pada Penderita Stroke Di Wilayah Kecamatan Ciamis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eperawatan Galuh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(2), 79. https://doi.org/10.25157/jkg.v2i2.4538</w:t>
      </w:r>
      <w:bookmarkEnd w:id="15"/>
    </w:p>
    <w:p w14:paraId="39C9DDEC" w14:textId="77777777" w:rsidR="0058786E" w:rsidRDefault="0058786E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t>T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jo saksono, adiratna sekar siwi,  dwi puji putranti. (2022)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suhan keperawatan hambatan mobilitas fisik pada pasien dengan stroke iskemik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2E6F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2E6FCF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53C50F74" w14:textId="7D1AB000" w:rsidR="00E04E2B" w:rsidRPr="002E6FCF" w:rsidRDefault="00E04E2B" w:rsidP="00204C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t>Vonny Polopadang, Nurhidayat , 2019, Proses Keperawatan Pendekatan Teori dan Praktek, Jl Kacong Dg. lalang, Gowa</w:t>
      </w:r>
    </w:p>
    <w:p w14:paraId="1053817A" w14:textId="720F844F" w:rsidR="0058786E" w:rsidRDefault="0058786E" w:rsidP="00204C9A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FD1072">
        <w:rPr>
          <w:rFonts w:ascii="Times New Roman" w:hAnsi="Times New Roman" w:cs="Times New Roman"/>
          <w:noProof/>
          <w:sz w:val="24"/>
          <w:szCs w:val="24"/>
        </w:rPr>
        <w:t xml:space="preserve">Dwi Retnaningsih, Asuhan Keperawatan pada Pasien Stroke. N.p, Penerbit NEM, </w:t>
      </w:r>
    </w:p>
    <w:p w14:paraId="715D00BA" w14:textId="4216B0E7" w:rsidR="00FD1072" w:rsidRDefault="00FD1072" w:rsidP="00204C9A">
      <w:pPr>
        <w:spacing w:line="240" w:lineRule="auto"/>
        <w:ind w:left="-14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  <w:t xml:space="preserve">       2023. Indonesia.</w:t>
      </w:r>
    </w:p>
    <w:p w14:paraId="5108586F" w14:textId="77777777" w:rsidR="00084472" w:rsidRDefault="00084472" w:rsidP="00204C9A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rma Wani Damanik, Julwansa Saragih, Eva Anita Yunia, Evi Ramayanti Pubra.</w:t>
      </w:r>
    </w:p>
    <w:p w14:paraId="7F0F22B4" w14:textId="71354BCA" w:rsidR="00084472" w:rsidRDefault="00084472" w:rsidP="007D4AF0">
      <w:pPr>
        <w:spacing w:line="240" w:lineRule="auto"/>
        <w:ind w:left="720" w:hanging="1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dukasi Pentingnya Melakukan Perawatan Diri Dengan Pemenuhan Personal Hygiene pada lanjut usia. (2023)</w:t>
      </w:r>
    </w:p>
    <w:p w14:paraId="6E9AD785" w14:textId="642FD25A" w:rsidR="0058786E" w:rsidRDefault="00460B16" w:rsidP="00204C9A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yun yueniwati P.W.,</w:t>
      </w:r>
      <w:r w:rsidR="004D11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ad. Deteksi Dini Stroke Iskemia </w:t>
      </w:r>
    </w:p>
    <w:p w14:paraId="61BE8282" w14:textId="039E32E9" w:rsidR="0097508B" w:rsidRDefault="0097508B" w:rsidP="00204C9A">
      <w:pPr>
        <w:spacing w:line="240" w:lineRule="auto"/>
        <w:ind w:left="142" w:firstLine="14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 Dengan Pemeriksaan Ultrasonografi Vaskuler Dan Variasi Genetikak</w:t>
      </w:r>
      <w:r w:rsidR="007E3AF9">
        <w:rPr>
          <w:rFonts w:ascii="Times New Roman" w:hAnsi="Times New Roman" w:cs="Times New Roman"/>
          <w:noProof/>
          <w:sz w:val="24"/>
          <w:szCs w:val="24"/>
        </w:rPr>
        <w:t xml:space="preserve">, 2015.   </w:t>
      </w:r>
    </w:p>
    <w:p w14:paraId="2B65FD63" w14:textId="5938C0B8" w:rsidR="00B47CEF" w:rsidRDefault="007E3AF9" w:rsidP="00204C9A">
      <w:pPr>
        <w:spacing w:line="240" w:lineRule="auto"/>
        <w:ind w:left="142" w:firstLine="14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841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Malang, indonesia</w:t>
      </w:r>
      <w:r w:rsidR="00B47CE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8A8DB9D" w14:textId="538A372A" w:rsidR="007E3AF9" w:rsidRDefault="007E3AF9" w:rsidP="004D1123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6" w:name="_Hlk190899158"/>
      <w:bookmarkEnd w:id="0"/>
      <w:r>
        <w:rPr>
          <w:rFonts w:ascii="Times New Roman" w:hAnsi="Times New Roman" w:cs="Times New Roman"/>
          <w:noProof/>
          <w:sz w:val="24"/>
          <w:szCs w:val="24"/>
        </w:rPr>
        <w:t>H. Tiar Erawan,</w:t>
      </w:r>
      <w:r w:rsidR="004D11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919C5">
        <w:rPr>
          <w:rFonts w:ascii="Times New Roman" w:hAnsi="Times New Roman" w:cs="Times New Roman"/>
          <w:noProof/>
          <w:sz w:val="24"/>
          <w:szCs w:val="24"/>
        </w:rPr>
        <w:t>dkk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2D4865">
        <w:rPr>
          <w:rFonts w:ascii="Times New Roman" w:hAnsi="Times New Roman" w:cs="Times New Roman"/>
          <w:noProof/>
          <w:sz w:val="24"/>
          <w:szCs w:val="24"/>
        </w:rPr>
        <w:t xml:space="preserve"> Buku Ajar</w:t>
      </w:r>
      <w:r w:rsidR="0068544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D4865">
        <w:rPr>
          <w:rFonts w:ascii="Times New Roman" w:hAnsi="Times New Roman" w:cs="Times New Roman"/>
          <w:noProof/>
          <w:sz w:val="24"/>
          <w:szCs w:val="24"/>
        </w:rPr>
        <w:t>Fisioterapi Geriatri, 2024. Makassar, Indonesia.</w:t>
      </w:r>
    </w:p>
    <w:bookmarkEnd w:id="16"/>
    <w:p w14:paraId="50412312" w14:textId="60B8A653" w:rsidR="004F1024" w:rsidRDefault="002D4865" w:rsidP="004D1123">
      <w:pPr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erawati, Ika Rita, S</w:t>
      </w:r>
      <w:r w:rsidR="00685449">
        <w:rPr>
          <w:rFonts w:ascii="Times New Roman" w:hAnsi="Times New Roman" w:cs="Times New Roman"/>
          <w:noProof/>
          <w:sz w:val="24"/>
          <w:szCs w:val="24"/>
        </w:rPr>
        <w:t xml:space="preserve">, Salma Amira A, Yayuk Ida R. Stroke </w:t>
      </w:r>
      <w:r w:rsidR="004F1024">
        <w:rPr>
          <w:rFonts w:ascii="Times New Roman" w:hAnsi="Times New Roman" w:cs="Times New Roman"/>
          <w:noProof/>
          <w:sz w:val="24"/>
          <w:szCs w:val="24"/>
        </w:rPr>
        <w:t xml:space="preserve">Bukan Akhir Segalanya </w:t>
      </w:r>
      <w:r w:rsidR="004D1123">
        <w:rPr>
          <w:rFonts w:ascii="Times New Roman" w:hAnsi="Times New Roman" w:cs="Times New Roman"/>
          <w:noProof/>
          <w:sz w:val="24"/>
          <w:szCs w:val="24"/>
        </w:rPr>
        <w:t xml:space="preserve">       </w:t>
      </w:r>
      <w:r w:rsidR="004F1024">
        <w:rPr>
          <w:rFonts w:ascii="Times New Roman" w:hAnsi="Times New Roman" w:cs="Times New Roman"/>
          <w:noProof/>
          <w:sz w:val="24"/>
          <w:szCs w:val="24"/>
        </w:rPr>
        <w:t>Cegah Dan Atasi Sejak Dini, 2020.</w:t>
      </w:r>
    </w:p>
    <w:p w14:paraId="47E661D9" w14:textId="7F011FD9" w:rsidR="004F1024" w:rsidRDefault="00685449" w:rsidP="004D1123">
      <w:pPr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rni Suprapti</w:t>
      </w:r>
      <w:r w:rsidR="004D11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fniYan Syah, </w:t>
      </w:r>
      <w:r w:rsidR="00082FB9">
        <w:rPr>
          <w:rFonts w:ascii="Times New Roman" w:hAnsi="Times New Roman" w:cs="Times New Roman"/>
          <w:noProof/>
          <w:sz w:val="24"/>
          <w:szCs w:val="24"/>
        </w:rPr>
        <w:t>Iswanti</w:t>
      </w:r>
      <w:r w:rsidR="00602269">
        <w:rPr>
          <w:rFonts w:ascii="Times New Roman" w:hAnsi="Times New Roman" w:cs="Times New Roman"/>
          <w:noProof/>
          <w:sz w:val="24"/>
          <w:szCs w:val="24"/>
        </w:rPr>
        <w:t>. Konsep</w:t>
      </w:r>
      <w:r w:rsidR="004D11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F1024">
        <w:rPr>
          <w:rFonts w:ascii="Times New Roman" w:hAnsi="Times New Roman" w:cs="Times New Roman"/>
          <w:noProof/>
          <w:sz w:val="24"/>
          <w:szCs w:val="24"/>
        </w:rPr>
        <w:t>Keperawatan Dasar, 2023. Jl. Kenali Jaya No 166 Kota Jambi, Indonesia</w:t>
      </w:r>
      <w:r w:rsidR="006022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43B611" w14:textId="11D0FB59" w:rsidR="004F1024" w:rsidRDefault="004F1024" w:rsidP="00204C9A">
      <w:pPr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srofah, </w:t>
      </w:r>
      <w:r w:rsidR="003919C5">
        <w:rPr>
          <w:rFonts w:ascii="Times New Roman" w:hAnsi="Times New Roman" w:cs="Times New Roman"/>
          <w:noProof/>
          <w:sz w:val="24"/>
          <w:szCs w:val="24"/>
        </w:rPr>
        <w:t>dk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engelolaan Pasien Pasca Stroke Berbasis Home Care, 2023. Jl. Kenali Jaya No 166 Kota Jambi, Indonesia.</w:t>
      </w:r>
    </w:p>
    <w:p w14:paraId="49D7C16F" w14:textId="710CEFA5" w:rsidR="004F1024" w:rsidRPr="009A46CA" w:rsidRDefault="004F1024" w:rsidP="00204C9A">
      <w:pPr>
        <w:spacing w:line="240" w:lineRule="auto"/>
        <w:ind w:left="284" w:hanging="284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im </w:t>
      </w:r>
      <w:r w:rsidR="009A46CA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ok</w:t>
      </w:r>
      <w:r w:rsidR="009A46CA">
        <w:rPr>
          <w:rFonts w:ascii="Times New Roman" w:hAnsi="Times New Roman" w:cs="Times New Roman"/>
          <w:noProof/>
          <w:sz w:val="24"/>
          <w:szCs w:val="24"/>
        </w:rPr>
        <w:t xml:space="preserve">ja SDKI, DPP, PPNI (2017) </w:t>
      </w:r>
      <w:r w:rsidR="009A46CA"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tandart Diagnosa Keperawatan Indonesia </w:t>
      </w:r>
    </w:p>
    <w:p w14:paraId="1E086ABE" w14:textId="40BB3C69" w:rsidR="00204C9A" w:rsidRDefault="009A46CA" w:rsidP="004D1123">
      <w:pPr>
        <w:spacing w:line="24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>Definisi dan Indikator Diagnosatik</w:t>
      </w:r>
      <w:r>
        <w:rPr>
          <w:rFonts w:ascii="Times New Roman" w:hAnsi="Times New Roman" w:cs="Times New Roman"/>
          <w:noProof/>
          <w:sz w:val="24"/>
          <w:szCs w:val="24"/>
        </w:rPr>
        <w:t>, Edisi . Jakarta Dewan Pengurus Pusat PPNI</w:t>
      </w:r>
    </w:p>
    <w:p w14:paraId="1486BCAF" w14:textId="3192E2AA" w:rsidR="009A46CA" w:rsidRPr="009A46CA" w:rsidRDefault="009A46CA" w:rsidP="00204C9A">
      <w:pPr>
        <w:spacing w:line="240" w:lineRule="auto"/>
        <w:ind w:left="284" w:hanging="284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im Pokja SIKI, DPP, PPNI (2017) </w:t>
      </w: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tandart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tervensi</w:t>
      </w: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perawatan Indonesia </w:t>
      </w:r>
    </w:p>
    <w:p w14:paraId="10012F76" w14:textId="4C04C8E6" w:rsidR="009A46CA" w:rsidRDefault="009A46CA" w:rsidP="00204C9A">
      <w:pPr>
        <w:spacing w:line="24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>Definisi dan Indikator Diagnosatik</w:t>
      </w:r>
      <w:r>
        <w:rPr>
          <w:rFonts w:ascii="Times New Roman" w:hAnsi="Times New Roman" w:cs="Times New Roman"/>
          <w:noProof/>
          <w:sz w:val="24"/>
          <w:szCs w:val="24"/>
        </w:rPr>
        <w:t>, Edisi . Jakarta Dewan Pengurus Pusat PPNI.</w:t>
      </w:r>
    </w:p>
    <w:p w14:paraId="489CE095" w14:textId="58DA9602" w:rsidR="009A46CA" w:rsidRPr="009A46CA" w:rsidRDefault="009A46CA" w:rsidP="00204C9A">
      <w:pPr>
        <w:spacing w:line="240" w:lineRule="auto"/>
        <w:ind w:left="284" w:hanging="284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im Pokja SLKI, DPP, PPNI (2017) </w:t>
      </w: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tandart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uaran</w:t>
      </w: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perawatan Indonesia </w:t>
      </w:r>
    </w:p>
    <w:p w14:paraId="45609D1A" w14:textId="6E9BF51F" w:rsidR="009A46CA" w:rsidRDefault="009A46CA" w:rsidP="00204C9A">
      <w:pPr>
        <w:spacing w:line="24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6CA">
        <w:rPr>
          <w:rFonts w:ascii="Times New Roman" w:hAnsi="Times New Roman" w:cs="Times New Roman"/>
          <w:i/>
          <w:iCs/>
          <w:noProof/>
          <w:sz w:val="24"/>
          <w:szCs w:val="24"/>
        </w:rPr>
        <w:t>Definisi dan Indikator Diagnosatik</w:t>
      </w:r>
      <w:r>
        <w:rPr>
          <w:rFonts w:ascii="Times New Roman" w:hAnsi="Times New Roman" w:cs="Times New Roman"/>
          <w:noProof/>
          <w:sz w:val="24"/>
          <w:szCs w:val="24"/>
        </w:rPr>
        <w:t>, Edisi . Jakarta Dewan Pengurus Pusat PPNI</w:t>
      </w:r>
    </w:p>
    <w:p w14:paraId="2F9A2C29" w14:textId="77777777" w:rsidR="009A46CA" w:rsidRDefault="009A46CA" w:rsidP="00204C9A">
      <w:pPr>
        <w:spacing w:line="240" w:lineRule="auto"/>
        <w:ind w:left="284" w:hanging="28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30EA86" w14:textId="77777777" w:rsidR="009A46CA" w:rsidRPr="009A46CA" w:rsidRDefault="009A46CA" w:rsidP="00204C9A">
      <w:pPr>
        <w:spacing w:line="240" w:lineRule="auto"/>
        <w:ind w:left="284" w:hanging="28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0A7708" w14:textId="77777777" w:rsidR="004F1024" w:rsidRPr="007E3BA4" w:rsidRDefault="004F1024" w:rsidP="00204C9A">
      <w:pPr>
        <w:spacing w:line="240" w:lineRule="auto"/>
        <w:ind w:left="142" w:firstLine="14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1CC87DD" w14:textId="77777777" w:rsidR="004F1024" w:rsidRDefault="004F1024" w:rsidP="00204C9A">
      <w:pPr>
        <w:spacing w:line="240" w:lineRule="auto"/>
        <w:jc w:val="both"/>
      </w:pPr>
    </w:p>
    <w:p w14:paraId="1308479D" w14:textId="24B27415" w:rsidR="0097508B" w:rsidRDefault="0097508B" w:rsidP="00204C9A">
      <w:pPr>
        <w:spacing w:line="240" w:lineRule="auto"/>
        <w:jc w:val="both"/>
      </w:pPr>
    </w:p>
    <w:p w14:paraId="3A4A7D26" w14:textId="77777777" w:rsidR="00EA6F13" w:rsidRPr="00BB3842" w:rsidRDefault="00EA6F13" w:rsidP="00204C9A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sectPr w:rsidR="00EA6F13" w:rsidRPr="00BB3842" w:rsidSect="00B25F8F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842"/>
    <w:rsid w:val="0002561F"/>
    <w:rsid w:val="00082FB9"/>
    <w:rsid w:val="00084472"/>
    <w:rsid w:val="00204C9A"/>
    <w:rsid w:val="0022142A"/>
    <w:rsid w:val="00265082"/>
    <w:rsid w:val="002656C6"/>
    <w:rsid w:val="002D4865"/>
    <w:rsid w:val="002E5B51"/>
    <w:rsid w:val="0032364B"/>
    <w:rsid w:val="003919C5"/>
    <w:rsid w:val="00460B16"/>
    <w:rsid w:val="00476B76"/>
    <w:rsid w:val="004D07C7"/>
    <w:rsid w:val="004D1123"/>
    <w:rsid w:val="004F1024"/>
    <w:rsid w:val="00567EA5"/>
    <w:rsid w:val="0058786E"/>
    <w:rsid w:val="00595BAE"/>
    <w:rsid w:val="005F3F28"/>
    <w:rsid w:val="00602269"/>
    <w:rsid w:val="00645B4A"/>
    <w:rsid w:val="00685449"/>
    <w:rsid w:val="006A09DF"/>
    <w:rsid w:val="00794690"/>
    <w:rsid w:val="007D4AF0"/>
    <w:rsid w:val="007E3AF9"/>
    <w:rsid w:val="00822123"/>
    <w:rsid w:val="0088413D"/>
    <w:rsid w:val="008C4F9C"/>
    <w:rsid w:val="008D31AF"/>
    <w:rsid w:val="009138AA"/>
    <w:rsid w:val="00921E2D"/>
    <w:rsid w:val="0097508B"/>
    <w:rsid w:val="009A46CA"/>
    <w:rsid w:val="00A031C5"/>
    <w:rsid w:val="00A171B6"/>
    <w:rsid w:val="00A739EA"/>
    <w:rsid w:val="00B25F8F"/>
    <w:rsid w:val="00B47CEF"/>
    <w:rsid w:val="00B54338"/>
    <w:rsid w:val="00B95B20"/>
    <w:rsid w:val="00BB3842"/>
    <w:rsid w:val="00BC58DF"/>
    <w:rsid w:val="00C02C23"/>
    <w:rsid w:val="00C0321A"/>
    <w:rsid w:val="00C05FC1"/>
    <w:rsid w:val="00C50511"/>
    <w:rsid w:val="00DD605B"/>
    <w:rsid w:val="00E04E2B"/>
    <w:rsid w:val="00E279F4"/>
    <w:rsid w:val="00EA6F13"/>
    <w:rsid w:val="00FD1072"/>
    <w:rsid w:val="00FD40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7A54F3"/>
  <w15:chartTrackingRefBased/>
  <w15:docId w15:val="{624B5378-5031-4524-A54D-49AA544330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D0FA1C-09EE-4F55-948D-25E30D6B84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8</TotalTime>
  <Pages>3</Pages>
  <Words>659</Words>
  <Characters>3759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 ASPIRE</dc:creator>
  <cp:keywords/>
  <dc:description/>
  <cp:lastModifiedBy>ACER ASPIRE</cp:lastModifiedBy>
  <cp:revision>15</cp:revision>
  <cp:lastPrinted>2025-06-18T13:03:00Z</cp:lastPrinted>
  <dcterms:created xsi:type="dcterms:W3CDTF">2025-02-19T16:27:00Z</dcterms:created>
  <dcterms:modified xsi:type="dcterms:W3CDTF">2025-06-19T13:18:00Z</dcterms:modified>
</cp:coreProperties>
</file>